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0522CD">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0522CD">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0522CD">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0522CD">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0522CD">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0522CD">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3214868"/>
      <w:r w:rsidRPr="00605723">
        <w:lastRenderedPageBreak/>
        <w:t>DAFTAR GAMBAR</w:t>
      </w:r>
      <w:bookmarkEnd w:id="10"/>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0522CD">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3214869"/>
      <w:r w:rsidRPr="00605723">
        <w:lastRenderedPageBreak/>
        <w:t>D</w:t>
      </w:r>
      <w:r w:rsidR="00016E39" w:rsidRPr="00605723">
        <w:t>AFTAR TABEL</w:t>
      </w:r>
      <w:bookmarkEnd w:id="11"/>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0522CD">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3214870"/>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3214871"/>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3214872"/>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3214873"/>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3214874"/>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3214875"/>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3214876"/>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3214877"/>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1" w:name="_Toc19902123"/>
      <w:bookmarkStart w:id="62" w:name="_Toc19903548"/>
      <w:bookmarkStart w:id="63" w:name="_Toc20087352"/>
      <w:bookmarkStart w:id="64" w:name="_Toc20088218"/>
      <w:bookmarkStart w:id="65" w:name="_Toc20090645"/>
      <w:bookmarkStart w:id="66" w:name="_Toc20159741"/>
      <w:bookmarkStart w:id="67" w:name="_Toc20432087"/>
      <w:bookmarkStart w:id="68" w:name="_Toc20607781"/>
      <w:bookmarkStart w:id="69" w:name="_Toc20942599"/>
      <w:bookmarkStart w:id="70" w:name="_Toc20949074"/>
      <w:bookmarkStart w:id="71" w:name="_Toc20977203"/>
      <w:bookmarkStart w:id="72" w:name="_Toc20983539"/>
      <w:bookmarkStart w:id="73" w:name="_Toc21064567"/>
      <w:bookmarkStart w:id="74" w:name="_Toc21084656"/>
      <w:bookmarkStart w:id="75" w:name="_Toc21898020"/>
      <w:bookmarkStart w:id="76" w:name="_Toc21901445"/>
      <w:bookmarkStart w:id="77" w:name="_Toc22064409"/>
      <w:bookmarkStart w:id="78" w:name="_Toc27416870"/>
      <w:bookmarkStart w:id="79" w:name="_Toc27417792"/>
      <w:bookmarkStart w:id="80" w:name="_Toc27417879"/>
      <w:bookmarkStart w:id="81" w:name="_Toc27678580"/>
      <w:bookmarkStart w:id="82" w:name="_Toc30014999"/>
      <w:bookmarkStart w:id="83" w:name="_Toc30016251"/>
      <w:bookmarkStart w:id="84" w:name="_Toc33214803"/>
      <w:bookmarkStart w:id="85" w:name="_Toc3321487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7215E3" w:rsidRDefault="007215E3" w:rsidP="0007454C">
      <w:pPr>
        <w:pStyle w:val="Heading2"/>
      </w:pPr>
      <w:bookmarkStart w:id="86" w:name="_Toc33214880"/>
      <w:r w:rsidRPr="005C3640">
        <w:t>Sistem Informasi</w:t>
      </w:r>
      <w:bookmarkEnd w:id="86"/>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7" w:name="_Toc33214881"/>
      <w:r>
        <w:t>Gambaran Umum</w:t>
      </w:r>
      <w:r w:rsidR="006A49A6">
        <w:t xml:space="preserve"> Perusahaan</w:t>
      </w:r>
      <w:bookmarkEnd w:id="87"/>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8" w:name="_Toc33214882"/>
      <w:r w:rsidRPr="003C1563">
        <w:lastRenderedPageBreak/>
        <w:t>Human Resource Depart</w:t>
      </w:r>
      <w:r w:rsidR="00514A72">
        <w:t>e</w:t>
      </w:r>
      <w:r w:rsidRPr="003C1563">
        <w:t>men</w:t>
      </w:r>
      <w:bookmarkEnd w:id="88"/>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9" w:name="_Toc15670430"/>
      <w:bookmarkStart w:id="90" w:name="_Toc15671880"/>
      <w:bookmarkStart w:id="91" w:name="_Toc15671920"/>
      <w:bookmarkStart w:id="92" w:name="_Toc15671960"/>
      <w:bookmarkStart w:id="93" w:name="_Toc15672000"/>
      <w:bookmarkStart w:id="94" w:name="_Toc15672040"/>
      <w:bookmarkStart w:id="95" w:name="_Toc15672323"/>
      <w:bookmarkStart w:id="96" w:name="_Toc15674961"/>
      <w:bookmarkStart w:id="97" w:name="_Toc15675076"/>
      <w:bookmarkStart w:id="98" w:name="_Toc15932842"/>
      <w:bookmarkStart w:id="99" w:name="_Toc15933151"/>
      <w:bookmarkStart w:id="100" w:name="_Toc15933191"/>
      <w:bookmarkStart w:id="101" w:name="_Toc16100497"/>
      <w:bookmarkStart w:id="102" w:name="_Toc16105722"/>
      <w:bookmarkStart w:id="103" w:name="_Toc16106369"/>
      <w:bookmarkStart w:id="104" w:name="_Toc16190853"/>
      <w:bookmarkStart w:id="105" w:name="_Toc16191326"/>
      <w:bookmarkStart w:id="106" w:name="_Toc16191373"/>
      <w:bookmarkStart w:id="107" w:name="_Toc16191425"/>
      <w:bookmarkStart w:id="108" w:name="_Toc16191471"/>
      <w:bookmarkStart w:id="109" w:name="_Toc16191538"/>
      <w:bookmarkStart w:id="110" w:name="_Toc19727570"/>
      <w:bookmarkStart w:id="111" w:name="_Toc19729832"/>
      <w:bookmarkStart w:id="112" w:name="_Toc19729888"/>
      <w:bookmarkStart w:id="113" w:name="_Toc19729967"/>
      <w:bookmarkStart w:id="114" w:name="_Toc19730061"/>
      <w:bookmarkStart w:id="115" w:name="_Toc19730161"/>
      <w:bookmarkStart w:id="116" w:name="_Toc16100498"/>
      <w:bookmarkStart w:id="117" w:name="_Toc16105723"/>
      <w:bookmarkStart w:id="118" w:name="_Toc16106370"/>
      <w:bookmarkStart w:id="119" w:name="_Toc16190854"/>
      <w:bookmarkStart w:id="120" w:name="_Toc16191327"/>
      <w:bookmarkStart w:id="121" w:name="_Toc16191374"/>
      <w:bookmarkStart w:id="122" w:name="_Toc16191426"/>
      <w:bookmarkStart w:id="123" w:name="_Toc16191472"/>
      <w:bookmarkStart w:id="124" w:name="_Toc16191539"/>
      <w:bookmarkStart w:id="125" w:name="_Toc19727571"/>
      <w:bookmarkStart w:id="126" w:name="_Toc19729833"/>
      <w:bookmarkStart w:id="127" w:name="_Toc19729889"/>
      <w:bookmarkStart w:id="128" w:name="_Toc19729968"/>
      <w:bookmarkStart w:id="129" w:name="_Toc19730062"/>
      <w:bookmarkStart w:id="130" w:name="_Toc19730162"/>
      <w:bookmarkStart w:id="131" w:name="_Toc16100499"/>
      <w:bookmarkStart w:id="132" w:name="_Toc16105724"/>
      <w:bookmarkStart w:id="133" w:name="_Toc16106371"/>
      <w:bookmarkStart w:id="134" w:name="_Toc16190855"/>
      <w:bookmarkStart w:id="135" w:name="_Toc16191328"/>
      <w:bookmarkStart w:id="136" w:name="_Toc16191375"/>
      <w:bookmarkStart w:id="137" w:name="_Toc16191427"/>
      <w:bookmarkStart w:id="138" w:name="_Toc16191473"/>
      <w:bookmarkStart w:id="139" w:name="_Toc16191540"/>
      <w:bookmarkStart w:id="140" w:name="_Toc19727572"/>
      <w:bookmarkStart w:id="141" w:name="_Toc19729834"/>
      <w:bookmarkStart w:id="142" w:name="_Toc19729890"/>
      <w:bookmarkStart w:id="143" w:name="_Toc19729969"/>
      <w:bookmarkStart w:id="144" w:name="_Toc19730063"/>
      <w:bookmarkStart w:id="145" w:name="_Toc1973016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2D2B72">
        <w:rPr>
          <w:rFonts w:eastAsia="Times New Roman"/>
        </w:rPr>
        <w:t>.</w:t>
      </w:r>
    </w:p>
    <w:p w:rsidR="00CF456C" w:rsidRDefault="00B5215A" w:rsidP="00065E00">
      <w:pPr>
        <w:pStyle w:val="Heading2"/>
      </w:pPr>
      <w:bookmarkStart w:id="146" w:name="_Toc33214883"/>
      <w:r w:rsidRPr="00CF456C">
        <w:t>Rekrutmen</w:t>
      </w:r>
      <w:bookmarkEnd w:id="146"/>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7" w:name="_Toc33214884"/>
      <w:r w:rsidRPr="00F34BDB">
        <w:t xml:space="preserve">Sistem </w:t>
      </w:r>
      <w:r w:rsidRPr="007230E6">
        <w:t>Rekrutmen</w:t>
      </w:r>
      <w:r w:rsidRPr="00F34BDB">
        <w:t xml:space="preserve"> Karyawan</w:t>
      </w:r>
      <w:bookmarkEnd w:id="147"/>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8"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0B3CD4">
          <w:rPr>
            <w:noProof/>
          </w:rPr>
          <w:t>1</w:t>
        </w:r>
      </w:fldSimple>
      <w:r w:rsidR="00BB1B5A" w:rsidRPr="00BB1B5A">
        <w:t xml:space="preserve"> Formulir Pengajuan Karyawan</w:t>
      </w:r>
      <w:bookmarkEnd w:id="148"/>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9" w:name="_Toc19741867"/>
      <w:bookmarkStart w:id="150" w:name="_Toc20088313"/>
      <w:bookmarkStart w:id="151"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9"/>
      <w:bookmarkEnd w:id="150"/>
      <w:bookmarkEnd w:id="151"/>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376F87" w:rsidRDefault="000522CD"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0522CD" w:rsidRPr="00376F87" w:rsidRDefault="000522CD"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2D61DC" w:rsidRDefault="000522CD"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0522CD" w:rsidRPr="002D61DC" w:rsidRDefault="000522CD"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2D61DC" w:rsidRDefault="000522CD"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0522CD" w:rsidRPr="002D61DC" w:rsidRDefault="000522CD"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2D61DC" w:rsidRDefault="000522CD"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0522CD" w:rsidRPr="002D61DC" w:rsidRDefault="000522CD"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043D65" w:rsidRDefault="000522CD"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0522CD" w:rsidRPr="00043D65" w:rsidRDefault="000522CD"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043D65" w:rsidRDefault="000522CD"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0522CD" w:rsidRPr="00043D65" w:rsidRDefault="000522CD"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0522CD" w:rsidRPr="002D61DC" w:rsidRDefault="000522CD"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0522CD" w:rsidRPr="00043D65" w:rsidRDefault="000522CD"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0522CD" w:rsidRPr="002D61DC" w:rsidRDefault="000522CD"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0522CD" w:rsidRPr="00043D65" w:rsidRDefault="000522CD"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0522CD" w:rsidRPr="00E77409" w:rsidRDefault="000522CD"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0522CD" w:rsidRPr="00E77409" w:rsidRDefault="000522CD"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0522CD" w:rsidRPr="0094058E" w:rsidRDefault="000522CD"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0522CD" w:rsidRPr="0094058E" w:rsidRDefault="000522CD"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0522CD" w:rsidRPr="00E77409" w:rsidRDefault="000522CD"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0522CD" w:rsidRPr="00E77409" w:rsidRDefault="000522CD"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2" w:name="_Toc15675081"/>
      <w:bookmarkStart w:id="153" w:name="_Toc15933156"/>
      <w:bookmarkStart w:id="154" w:name="_Toc15933196"/>
      <w:bookmarkStart w:id="155" w:name="_Toc16105727"/>
      <w:bookmarkStart w:id="156" w:name="_Toc16106374"/>
      <w:bookmarkStart w:id="157" w:name="_Toc15933157"/>
      <w:bookmarkStart w:id="158" w:name="_Toc15933197"/>
      <w:bookmarkStart w:id="159" w:name="_Toc16105728"/>
      <w:bookmarkStart w:id="160" w:name="_Toc16106375"/>
      <w:bookmarkStart w:id="161" w:name="_Toc15933158"/>
      <w:bookmarkStart w:id="162" w:name="_Toc15933198"/>
      <w:bookmarkStart w:id="163" w:name="_Toc16105729"/>
      <w:bookmarkStart w:id="164" w:name="_Toc16106376"/>
      <w:bookmarkStart w:id="165" w:name="_Toc16191543"/>
      <w:bookmarkStart w:id="166" w:name="_Toc16191544"/>
      <w:bookmarkStart w:id="167" w:name="_Toc16191545"/>
      <w:bookmarkStart w:id="168" w:name="_Toc3321488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7230E6">
        <w:lastRenderedPageBreak/>
        <w:t xml:space="preserve">World Wide </w:t>
      </w:r>
      <w:r w:rsidR="00FE1CC1">
        <w:t>Web</w:t>
      </w:r>
      <w:r w:rsidRPr="007230E6">
        <w:t xml:space="preserve"> (WWW</w:t>
      </w:r>
      <w:r w:rsidR="00D67D6A" w:rsidRPr="007230E6">
        <w:t>)</w:t>
      </w:r>
      <w:bookmarkEnd w:id="168"/>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9" w:name="_Toc33214886"/>
      <w:r w:rsidRPr="004574FC">
        <w:t>HTML</w:t>
      </w:r>
      <w:bookmarkEnd w:id="169"/>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0" w:name="_PHP_(Hypertext_Preprocessor)"/>
      <w:bookmarkStart w:id="171" w:name="_Toc33214887"/>
      <w:bookmarkEnd w:id="170"/>
      <w:r w:rsidRPr="00AF120A">
        <w:t>PHP</w:t>
      </w:r>
      <w:bookmarkEnd w:id="171"/>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2" w:name="_Toc33214888"/>
      <w:r w:rsidRPr="00AE136A">
        <w:t>MySQL</w:t>
      </w:r>
      <w:bookmarkEnd w:id="172"/>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3" w:name="_Toc33214889"/>
      <w:r>
        <w:t>CSS (Cascading Style Sheet)</w:t>
      </w:r>
      <w:bookmarkEnd w:id="173"/>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4" w:name="_Toc33214890"/>
      <w:r>
        <w:t>J</w:t>
      </w:r>
      <w:r w:rsidR="0019059C">
        <w:t>avaS</w:t>
      </w:r>
      <w:r>
        <w:t>cript</w:t>
      </w:r>
      <w:bookmarkEnd w:id="174"/>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5" w:name="_Toc33214891"/>
      <w:r>
        <w:lastRenderedPageBreak/>
        <w:t>Tinjauan Pustaka</w:t>
      </w:r>
      <w:bookmarkEnd w:id="175"/>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6"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6"/>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7" w:name="_Toc33214892"/>
      <w:r w:rsidRPr="006F21C2">
        <w:lastRenderedPageBreak/>
        <w:t>BAB III</w:t>
      </w:r>
      <w:r w:rsidR="00803D16" w:rsidRPr="006F21C2">
        <w:br/>
      </w:r>
      <w:r w:rsidRPr="006F21C2">
        <w:t>ANALISIS DAN PERANCANGAN</w:t>
      </w:r>
      <w:bookmarkEnd w:id="177"/>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8" w:name="_Toc19899905"/>
      <w:bookmarkStart w:id="179" w:name="_Toc19899958"/>
      <w:bookmarkStart w:id="180" w:name="_Toc19900011"/>
      <w:bookmarkStart w:id="181" w:name="_Toc19900160"/>
      <w:bookmarkStart w:id="182" w:name="_Toc19901011"/>
      <w:bookmarkStart w:id="183" w:name="_Toc19901199"/>
      <w:bookmarkStart w:id="184" w:name="_Toc19901242"/>
      <w:bookmarkStart w:id="185" w:name="_Toc19901293"/>
      <w:bookmarkStart w:id="186" w:name="_Toc19902137"/>
      <w:bookmarkStart w:id="187" w:name="_Toc19903562"/>
      <w:bookmarkStart w:id="188" w:name="_Toc20087366"/>
      <w:bookmarkStart w:id="189" w:name="_Toc20088232"/>
      <w:bookmarkStart w:id="190" w:name="_Toc20090659"/>
      <w:bookmarkStart w:id="191" w:name="_Toc20159755"/>
      <w:bookmarkStart w:id="192" w:name="_Toc20432101"/>
      <w:bookmarkStart w:id="193" w:name="_Toc20607795"/>
      <w:bookmarkStart w:id="194" w:name="_Toc20942613"/>
      <w:bookmarkStart w:id="195" w:name="_Toc20949088"/>
      <w:bookmarkStart w:id="196" w:name="_Toc20977217"/>
      <w:bookmarkStart w:id="197" w:name="_Toc20983553"/>
      <w:bookmarkStart w:id="198" w:name="_Toc21064581"/>
      <w:bookmarkStart w:id="199" w:name="_Toc21084670"/>
      <w:bookmarkStart w:id="200" w:name="_Toc21898034"/>
      <w:bookmarkStart w:id="201" w:name="_Toc21901459"/>
      <w:bookmarkStart w:id="202" w:name="_Toc22064423"/>
      <w:bookmarkStart w:id="203" w:name="_Toc27416884"/>
      <w:bookmarkStart w:id="204" w:name="_Toc27417806"/>
      <w:bookmarkStart w:id="205" w:name="_Toc27417893"/>
      <w:bookmarkStart w:id="206" w:name="_Toc27678594"/>
      <w:bookmarkStart w:id="207" w:name="_Toc30015013"/>
      <w:bookmarkStart w:id="208" w:name="_Toc30016265"/>
      <w:bookmarkStart w:id="209" w:name="_Toc33214817"/>
      <w:bookmarkStart w:id="210" w:name="_Toc33214893"/>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1" w:name="_Toc19902138"/>
      <w:bookmarkStart w:id="212" w:name="_Toc19903563"/>
      <w:bookmarkStart w:id="213" w:name="_Toc20087367"/>
      <w:bookmarkStart w:id="214" w:name="_Toc20088233"/>
      <w:bookmarkStart w:id="215" w:name="_Toc20090660"/>
      <w:bookmarkStart w:id="216" w:name="_Toc20159756"/>
      <w:bookmarkStart w:id="217" w:name="_Toc20432102"/>
      <w:bookmarkStart w:id="218" w:name="_Toc20607796"/>
      <w:bookmarkStart w:id="219" w:name="_Toc20942614"/>
      <w:bookmarkStart w:id="220" w:name="_Toc20949089"/>
      <w:bookmarkStart w:id="221" w:name="_Toc20977218"/>
      <w:bookmarkStart w:id="222" w:name="_Toc20983554"/>
      <w:bookmarkStart w:id="223" w:name="_Toc21064582"/>
      <w:bookmarkStart w:id="224" w:name="_Toc21084671"/>
      <w:bookmarkStart w:id="225" w:name="_Toc21898035"/>
      <w:bookmarkStart w:id="226" w:name="_Toc21901460"/>
      <w:bookmarkStart w:id="227" w:name="_Toc22064424"/>
      <w:bookmarkStart w:id="228" w:name="_Toc27416885"/>
      <w:bookmarkStart w:id="229" w:name="_Toc27417807"/>
      <w:bookmarkStart w:id="230" w:name="_Toc27417894"/>
      <w:bookmarkStart w:id="231" w:name="_Toc27678595"/>
      <w:bookmarkStart w:id="232" w:name="_Toc30015014"/>
      <w:bookmarkStart w:id="233" w:name="_Toc30016266"/>
      <w:bookmarkStart w:id="234" w:name="_Toc33214818"/>
      <w:bookmarkStart w:id="235" w:name="_Toc3321489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5323C4" w:rsidRDefault="00B33532" w:rsidP="0007454C">
      <w:pPr>
        <w:pStyle w:val="Heading2"/>
      </w:pPr>
      <w:bookmarkStart w:id="236" w:name="_Toc33214895"/>
      <w:r>
        <w:t>Deskripsi Umum Sistem</w:t>
      </w:r>
      <w:bookmarkEnd w:id="236"/>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0522CD" w:rsidRPr="005702AD" w:rsidRDefault="000522CD"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0522CD" w:rsidRPr="005702AD" w:rsidRDefault="000522CD"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7"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0522CD" w:rsidRPr="000B6C76" w:rsidRDefault="000522CD"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0522CD" w:rsidRPr="005702AD" w:rsidRDefault="000522CD"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0522CD" w:rsidRPr="00A46B76" w:rsidRDefault="000522CD"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0522CD" w:rsidRPr="005702AD" w:rsidRDefault="000522CD"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0522CD" w:rsidRPr="005702AD" w:rsidRDefault="000522CD"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0522CD" w:rsidRPr="000B6C76" w:rsidRDefault="000522CD"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0522CD" w:rsidRPr="005702AD" w:rsidRDefault="000522CD"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0522CD" w:rsidRPr="00A46B76" w:rsidRDefault="000522CD"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0522CD" w:rsidRPr="005702AD" w:rsidRDefault="000522CD"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0522CD" w:rsidRPr="005702AD" w:rsidRDefault="000522CD"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0522CD" w:rsidRPr="00351D98" w:rsidRDefault="000522CD"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0522CD" w:rsidRPr="00351D98" w:rsidRDefault="000522CD"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0522CD" w:rsidRPr="005702AD" w:rsidRDefault="000522CD"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0522CD" w:rsidRPr="005702AD" w:rsidRDefault="000522CD"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0522CD" w:rsidRDefault="000522CD" w:rsidP="00C83953">
                            <w:r>
                              <w:t xml:space="preserve">Mengajukan </w:t>
                            </w:r>
                          </w:p>
                          <w:p w:rsidR="000522CD" w:rsidRPr="004D200C" w:rsidRDefault="000522CD"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0522CD" w:rsidRDefault="000522CD" w:rsidP="00C83953">
                      <w:r>
                        <w:t xml:space="preserve">Mengajukan </w:t>
                      </w:r>
                    </w:p>
                    <w:p w:rsidR="000522CD" w:rsidRPr="004D200C" w:rsidRDefault="000522CD" w:rsidP="00C83953">
                      <w:r>
                        <w:t>formulir ER</w:t>
                      </w:r>
                    </w:p>
                  </w:txbxContent>
                </v:textbox>
              </v:shape>
            </w:pict>
          </mc:Fallback>
        </mc:AlternateContent>
      </w:r>
      <w:r w:rsidR="00D91BA9" w:rsidRPr="00D91BA9">
        <w:t xml:space="preserve">Gambar </w:t>
      </w:r>
      <w:fldSimple w:instr=" SEQ Gambar \* ARABIC ">
        <w:r w:rsidR="000B3CD4">
          <w:rPr>
            <w:noProof/>
          </w:rPr>
          <w:t>2</w:t>
        </w:r>
      </w:fldSimple>
      <w:r w:rsidR="00D91BA9" w:rsidRPr="00D91BA9">
        <w:t xml:space="preserve"> Deskripsi Umum Sistem</w:t>
      </w:r>
      <w:bookmarkEnd w:id="237"/>
    </w:p>
    <w:p w:rsidR="00D91BA9" w:rsidRPr="00D91BA9" w:rsidRDefault="00D91BA9" w:rsidP="00D91BA9"/>
    <w:p w:rsidR="00697640" w:rsidRDefault="008E3D41" w:rsidP="00282DA8">
      <w:pPr>
        <w:pStyle w:val="Heading3"/>
      </w:pPr>
      <w:bookmarkStart w:id="238" w:name="_Toc33214896"/>
      <w:r>
        <w:t>Fitur Utama Perangkat Lunak</w:t>
      </w:r>
      <w:bookmarkEnd w:id="238"/>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9" w:name="_Toc33214897"/>
      <w:r>
        <w:t>Ra</w:t>
      </w:r>
      <w:r w:rsidR="00FB2F22">
        <w:t>n</w:t>
      </w:r>
      <w:r>
        <w:t>cangan Alur Sistem Informasi ER</w:t>
      </w:r>
      <w:bookmarkEnd w:id="239"/>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0" w:name="_Toc33212364"/>
      <w:r w:rsidRPr="00DC653B">
        <w:t xml:space="preserve">Gambar </w:t>
      </w:r>
      <w:fldSimple w:instr=" SEQ Gambar \* ARABIC ">
        <w:r w:rsidR="000B3CD4">
          <w:rPr>
            <w:noProof/>
          </w:rPr>
          <w:t>3</w:t>
        </w:r>
      </w:fldSimple>
      <w:r w:rsidRPr="00DC653B">
        <w:t xml:space="preserve"> Rancangan Sistem Informasi ER</w:t>
      </w:r>
      <w:bookmarkEnd w:id="240"/>
    </w:p>
    <w:p w:rsidR="000216DC" w:rsidRDefault="005323C4" w:rsidP="00D340B4">
      <w:pPr>
        <w:pStyle w:val="Heading3"/>
      </w:pPr>
      <w:bookmarkStart w:id="241" w:name="_Toc33214898"/>
      <w:r>
        <w:lastRenderedPageBreak/>
        <w:t>Kebutuhan Fungsional</w:t>
      </w:r>
      <w:bookmarkEnd w:id="241"/>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2" w:name="_Toc33214899"/>
      <w:r w:rsidRPr="00AC73C1">
        <w:t>Kebutuhan</w:t>
      </w:r>
      <w:r>
        <w:t xml:space="preserve"> Non Fungsional</w:t>
      </w:r>
      <w:bookmarkEnd w:id="242"/>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3" w:name="_Toc33214900"/>
      <w:r>
        <w:t>Perancangan Sistem</w:t>
      </w:r>
      <w:bookmarkEnd w:id="243"/>
      <w:r>
        <w:t xml:space="preserve"> </w:t>
      </w:r>
    </w:p>
    <w:p w:rsidR="00EE2D86" w:rsidRDefault="00CC4CD9" w:rsidP="00F81990">
      <w:pPr>
        <w:pStyle w:val="Heading3"/>
      </w:pPr>
      <w:bookmarkStart w:id="244" w:name="_Toc33214901"/>
      <w:r>
        <w:t xml:space="preserve">Use Case </w:t>
      </w:r>
      <w:r w:rsidR="007835DD" w:rsidRPr="007835DD">
        <w:t>Diagram</w:t>
      </w:r>
      <w:bookmarkEnd w:id="244"/>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5" w:name="_Toc33212365"/>
      <w:r w:rsidRPr="008A7AF2">
        <w:t xml:space="preserve">Gambar </w:t>
      </w:r>
      <w:fldSimple w:instr=" SEQ Gambar \* ARABIC ">
        <w:r w:rsidR="000B3CD4">
          <w:rPr>
            <w:noProof/>
          </w:rPr>
          <w:t>4</w:t>
        </w:r>
      </w:fldSimple>
      <w:r w:rsidRPr="008A7AF2">
        <w:t xml:space="preserve"> </w:t>
      </w:r>
      <w:r w:rsidR="008A7AF2">
        <w:t>Use Case Diagram</w:t>
      </w:r>
      <w:bookmarkEnd w:id="245"/>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6"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6"/>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7" w:name="_Toc33214902"/>
      <w:r>
        <w:lastRenderedPageBreak/>
        <w:t>Sk</w:t>
      </w:r>
      <w:r w:rsidR="00D97505" w:rsidRPr="00172CEC">
        <w:t xml:space="preserve">enario </w:t>
      </w:r>
      <w:r w:rsidR="00D97505" w:rsidRPr="00AE6D4D">
        <w:rPr>
          <w:i/>
        </w:rPr>
        <w:t>Use Case</w:t>
      </w:r>
      <w:bookmarkEnd w:id="247"/>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8"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8"/>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9" w:name="_Toc33213147"/>
      <w:r w:rsidRPr="00DC2773">
        <w:t xml:space="preserve">Tabel </w:t>
      </w:r>
      <w:fldSimple w:instr=" SEQ Tabel \* ARABIC ">
        <w:r w:rsidR="000B3CD4">
          <w:rPr>
            <w:noProof/>
          </w:rPr>
          <w:t>5</w:t>
        </w:r>
      </w:fldSimple>
      <w:r w:rsidRPr="00DC2773">
        <w:rPr>
          <w:sz w:val="20"/>
        </w:rPr>
        <w:t xml:space="preserve"> </w:t>
      </w:r>
      <w:r w:rsidRPr="0042720E">
        <w:t>Deskripsi</w:t>
      </w:r>
      <w:r w:rsidRPr="00DC2773">
        <w:rPr>
          <w:sz w:val="24"/>
        </w:rPr>
        <w:t xml:space="preserve"> </w:t>
      </w:r>
      <w:r w:rsidRPr="00DC738D">
        <w:t>Mengajukan Formulir ER</w:t>
      </w:r>
      <w:bookmarkEnd w:id="249"/>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0"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0"/>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1"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1"/>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2"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3"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3"/>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4"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4"/>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5"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5"/>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6" w:name="_Toc33213154"/>
      <w:r w:rsidRPr="00DC2773">
        <w:t xml:space="preserve">Tabel </w:t>
      </w:r>
      <w:fldSimple w:instr=" SEQ Tabel \* ARABIC ">
        <w:r w:rsidR="000B3CD4">
          <w:rPr>
            <w:noProof/>
          </w:rPr>
          <w:t>12</w:t>
        </w:r>
      </w:fldSimple>
      <w:r w:rsidRPr="00DC2773">
        <w:t xml:space="preserve"> Deskripsi Logout</w:t>
      </w:r>
      <w:bookmarkEnd w:id="25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7" w:name="_Toc33214903"/>
      <w:r>
        <w:t>E</w:t>
      </w:r>
      <w:r w:rsidR="00F96E37">
        <w:t xml:space="preserve">ntity </w:t>
      </w:r>
      <w:r>
        <w:t>R</w:t>
      </w:r>
      <w:r w:rsidR="00F96E37">
        <w:t xml:space="preserve">elation </w:t>
      </w:r>
      <w:r>
        <w:t>D</w:t>
      </w:r>
      <w:r w:rsidR="00F96E37">
        <w:t>iagram (ERD)</w:t>
      </w:r>
      <w:bookmarkEnd w:id="257"/>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8" w:name="_Toc33212366"/>
      <w:r>
        <w:t xml:space="preserve">Gambar </w:t>
      </w:r>
      <w:fldSimple w:instr=" SEQ Gambar \* ARABIC ">
        <w:r w:rsidR="000B3CD4">
          <w:rPr>
            <w:noProof/>
          </w:rPr>
          <w:t>5</w:t>
        </w:r>
      </w:fldSimple>
      <w:r>
        <w:t xml:space="preserve"> ER </w:t>
      </w:r>
      <w:r w:rsidRPr="003D3ABA">
        <w:t>Diagram</w:t>
      </w:r>
      <w:bookmarkEnd w:id="258"/>
      <w:r w:rsidRPr="003D3ABA">
        <w:t xml:space="preserve"> </w:t>
      </w:r>
      <w:r w:rsidR="00B919E1">
        <w:br/>
      </w:r>
    </w:p>
    <w:p w:rsidR="000B4078" w:rsidRDefault="00932280" w:rsidP="00932280">
      <w:pPr>
        <w:pStyle w:val="Heading3"/>
      </w:pPr>
      <w:bookmarkStart w:id="259" w:name="_Toc33214904"/>
      <w:r>
        <w:t>Sequence Diagram</w:t>
      </w:r>
      <w:bookmarkEnd w:id="259"/>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0"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0"/>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1" w:name="_Toc33212368"/>
      <w:r>
        <w:t xml:space="preserve">Gambar </w:t>
      </w:r>
      <w:fldSimple w:instr=" SEQ Gambar \* ARABIC ">
        <w:r w:rsidR="000B3CD4">
          <w:rPr>
            <w:noProof/>
          </w:rPr>
          <w:t>7</w:t>
        </w:r>
      </w:fldSimple>
      <w:r>
        <w:t xml:space="preserve"> </w:t>
      </w:r>
      <w:r w:rsidR="008D3EAB">
        <w:t xml:space="preserve">Sequence Diagram Mengelola </w:t>
      </w:r>
      <w:r w:rsidR="00577909">
        <w:t>Data Karyawan</w:t>
      </w:r>
      <w:bookmarkEnd w:id="261"/>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2" w:name="_Toc33212369"/>
      <w:r>
        <w:t xml:space="preserve">Gambar </w:t>
      </w:r>
      <w:fldSimple w:instr=" SEQ Gambar \* ARABIC ">
        <w:r w:rsidR="000B3CD4">
          <w:rPr>
            <w:noProof/>
          </w:rPr>
          <w:t>8</w:t>
        </w:r>
      </w:fldSimple>
      <w:r>
        <w:t xml:space="preserve"> Sequence Diagram Mengelola Formulir ER</w:t>
      </w:r>
      <w:bookmarkEnd w:id="262"/>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3" w:name="_Toc33214905"/>
      <w:r>
        <w:lastRenderedPageBreak/>
        <w:t>Perancangan Tampilan A</w:t>
      </w:r>
      <w:r w:rsidR="005046C9">
        <w:t>plikasi</w:t>
      </w:r>
      <w:bookmarkEnd w:id="263"/>
    </w:p>
    <w:p w:rsidR="001E28C4" w:rsidRDefault="00A72F5B" w:rsidP="00A72F5B">
      <w:r>
        <w:t>Berikut dibawah ini adalah perancangan tampilan applikasi Sistem Informasi ER,</w:t>
      </w:r>
      <w:r>
        <w:br/>
      </w:r>
    </w:p>
    <w:p w:rsidR="005046C9" w:rsidRDefault="001E28C4" w:rsidP="001E28C4">
      <w:pPr>
        <w:pStyle w:val="Heading3"/>
      </w:pPr>
      <w:bookmarkStart w:id="264" w:name="_Toc33214906"/>
      <w:r>
        <w:t>Halaman Home</w:t>
      </w:r>
      <w:bookmarkEnd w:id="264"/>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5" w:name="_Toc33212370"/>
      <w:r w:rsidRPr="00E4727E">
        <w:t xml:space="preserve">Gambar </w:t>
      </w:r>
      <w:fldSimple w:instr=" SEQ Gambar \* ARABIC ">
        <w:r w:rsidR="000B3CD4">
          <w:rPr>
            <w:noProof/>
          </w:rPr>
          <w:t>9</w:t>
        </w:r>
      </w:fldSimple>
      <w:r w:rsidRPr="00E4727E">
        <w:t xml:space="preserve"> Halaman Home</w:t>
      </w:r>
      <w:bookmarkEnd w:id="265"/>
    </w:p>
    <w:p w:rsidR="001E28C4" w:rsidRDefault="001E28C4" w:rsidP="001E28C4">
      <w:pPr>
        <w:pStyle w:val="Heading3"/>
      </w:pPr>
      <w:bookmarkStart w:id="266" w:name="_Toc33214907"/>
      <w:r>
        <w:t xml:space="preserve">Halaman </w:t>
      </w:r>
      <w:r w:rsidRPr="001E28C4">
        <w:t>Login</w:t>
      </w:r>
      <w:bookmarkEnd w:id="266"/>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7"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7"/>
    </w:p>
    <w:p w:rsidR="00AB3B94" w:rsidRPr="00CD5A6D" w:rsidRDefault="00AB3B94"/>
    <w:p w:rsidR="001E28C4" w:rsidRDefault="001E28C4" w:rsidP="001E28C4">
      <w:pPr>
        <w:pStyle w:val="Heading3"/>
      </w:pPr>
      <w:bookmarkStart w:id="268" w:name="_Toc33214908"/>
      <w:r>
        <w:lastRenderedPageBreak/>
        <w:t>Halaman Data Karyawan</w:t>
      </w:r>
      <w:bookmarkEnd w:id="268"/>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9"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9"/>
    </w:p>
    <w:p w:rsidR="0086501A" w:rsidRPr="0086501A" w:rsidRDefault="004E1838" w:rsidP="002D5898">
      <w:pPr>
        <w:pStyle w:val="Heading3"/>
      </w:pPr>
      <w:bookmarkStart w:id="270"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0"/>
    </w:p>
    <w:p w:rsidR="0086501A" w:rsidRPr="00D43F72" w:rsidRDefault="0086501A" w:rsidP="0086501A">
      <w:pPr>
        <w:pStyle w:val="Gambar0"/>
        <w:rPr>
          <w:sz w:val="22"/>
        </w:rPr>
      </w:pPr>
      <w:bookmarkStart w:id="271"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1"/>
    </w:p>
    <w:p w:rsidR="00D05394" w:rsidRDefault="0080330A" w:rsidP="004E1838">
      <w:pPr>
        <w:pStyle w:val="Heading3"/>
      </w:pPr>
      <w:r>
        <w:br w:type="page"/>
      </w:r>
      <w:r w:rsidR="001675D3">
        <w:lastRenderedPageBreak/>
        <w:t xml:space="preserve"> </w:t>
      </w:r>
      <w:bookmarkStart w:id="272" w:name="_Toc33214910"/>
      <w:r w:rsidR="00523973">
        <w:t>Halaman List Status</w:t>
      </w:r>
      <w:bookmarkEnd w:id="272"/>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3"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3"/>
    </w:p>
    <w:p w:rsidR="00E31158" w:rsidRDefault="004E1838" w:rsidP="00BE1D80">
      <w:pPr>
        <w:pStyle w:val="Heading3"/>
      </w:pPr>
      <w:bookmarkStart w:id="274"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4"/>
    </w:p>
    <w:p w:rsidR="004E1838" w:rsidRPr="00D43F72" w:rsidRDefault="004E1838" w:rsidP="004E1838">
      <w:pPr>
        <w:pStyle w:val="Gambar0"/>
        <w:rPr>
          <w:sz w:val="22"/>
        </w:rPr>
      </w:pPr>
      <w:bookmarkStart w:id="275"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5"/>
    </w:p>
    <w:p w:rsidR="00F804B6" w:rsidRDefault="00BE1D80" w:rsidP="00624887">
      <w:pPr>
        <w:pStyle w:val="Heading1"/>
        <w:spacing w:before="40"/>
      </w:pPr>
      <w:r>
        <w:br/>
      </w:r>
      <w:r>
        <w:br w:type="page"/>
      </w:r>
      <w:bookmarkStart w:id="276" w:name="_Toc33214912"/>
      <w:r w:rsidR="00C251CC">
        <w:lastRenderedPageBreak/>
        <w:t>BAB IV</w:t>
      </w:r>
      <w:r w:rsidR="00C251CC" w:rsidRPr="006F21C2">
        <w:br/>
      </w:r>
      <w:r w:rsidR="00F804B6">
        <w:t xml:space="preserve">IMPLEMENTASI </w:t>
      </w:r>
      <w:r w:rsidR="00427E5E">
        <w:t>DAN PEMBAHASAN</w:t>
      </w:r>
      <w:bookmarkEnd w:id="276"/>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7" w:name="_Toc30015033"/>
      <w:bookmarkStart w:id="278" w:name="_Toc30016285"/>
      <w:bookmarkStart w:id="279" w:name="_Toc33214837"/>
      <w:bookmarkStart w:id="280" w:name="_Toc33214913"/>
      <w:bookmarkEnd w:id="277"/>
      <w:bookmarkEnd w:id="278"/>
      <w:bookmarkEnd w:id="279"/>
      <w:bookmarkEnd w:id="280"/>
    </w:p>
    <w:p w:rsidR="00C251CC" w:rsidRDefault="006171B0" w:rsidP="00427E5E">
      <w:pPr>
        <w:pStyle w:val="Heading2"/>
      </w:pPr>
      <w:bookmarkStart w:id="281" w:name="_Toc33214914"/>
      <w:r>
        <w:t>Implementasi</w:t>
      </w:r>
      <w:r w:rsidR="00624887">
        <w:t xml:space="preserve"> Antarmuka</w:t>
      </w:r>
      <w:bookmarkEnd w:id="281"/>
    </w:p>
    <w:p w:rsidR="005D7822" w:rsidRDefault="00037B14" w:rsidP="00427E5E">
      <w:pPr>
        <w:pStyle w:val="Heading3"/>
      </w:pPr>
      <w:bookmarkStart w:id="282" w:name="_Toc33214915"/>
      <w:r>
        <w:t>Halaman Login</w:t>
      </w:r>
      <w:bookmarkEnd w:id="282"/>
    </w:p>
    <w:p w:rsidR="00E205C3" w:rsidRDefault="00E205C3" w:rsidP="00E205C3"/>
    <w:p w:rsidR="00E205C3" w:rsidRDefault="00E205C3" w:rsidP="00E205C3">
      <w:pPr>
        <w:pStyle w:val="Tabel0"/>
      </w:pPr>
      <w:bookmarkStart w:id="283" w:name="_Toc33213155"/>
      <w:r>
        <w:t xml:space="preserve">Tabel </w:t>
      </w:r>
      <w:fldSimple w:instr=" SEQ Tabel \* ARABIC ">
        <w:r w:rsidR="000B3CD4">
          <w:rPr>
            <w:noProof/>
          </w:rPr>
          <w:t>13</w:t>
        </w:r>
      </w:fldSimple>
      <w:r>
        <w:t xml:space="preserve"> Implementasi Halaman Login</w:t>
      </w:r>
      <w:bookmarkEnd w:id="28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4"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4"/>
    </w:p>
    <w:p w:rsidR="00B07963" w:rsidRDefault="00B07963" w:rsidP="00CD6143">
      <w:pPr>
        <w:jc w:val="center"/>
      </w:pPr>
    </w:p>
    <w:p w:rsidR="00CD6143" w:rsidRDefault="00CD6143" w:rsidP="00CD6143">
      <w:pPr>
        <w:jc w:val="center"/>
      </w:pPr>
    </w:p>
    <w:p w:rsidR="00B651A5" w:rsidRDefault="00EB11E6" w:rsidP="00B651A5">
      <w:pPr>
        <w:pStyle w:val="Heading3"/>
      </w:pPr>
      <w:bookmarkStart w:id="285"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5"/>
    </w:p>
    <w:p w:rsidR="009D115F" w:rsidRPr="00E6532E" w:rsidRDefault="009D115F" w:rsidP="009D115F">
      <w:pPr>
        <w:jc w:val="center"/>
        <w:rPr>
          <w:sz w:val="22"/>
        </w:rPr>
      </w:pPr>
      <w:bookmarkStart w:id="286" w:name="_Toc33212377"/>
      <w:r w:rsidRPr="00E6532E">
        <w:rPr>
          <w:sz w:val="22"/>
        </w:rPr>
        <w:t>Gambar</w:t>
      </w:r>
      <w:r>
        <w:t xml:space="preserve"> </w:t>
      </w:r>
      <w:fldSimple w:instr=" SEQ Gambar \* ARABIC ">
        <w:r w:rsidR="000B3CD4">
          <w:rPr>
            <w:noProof/>
          </w:rPr>
          <w:t>16</w:t>
        </w:r>
      </w:fldSimple>
      <w:r>
        <w:t xml:space="preserve"> </w:t>
      </w:r>
      <w:r w:rsidRPr="008663CF">
        <w:t>Halaman</w:t>
      </w:r>
      <w:r>
        <w:t xml:space="preserve"> </w:t>
      </w:r>
      <w:r w:rsidR="00716397">
        <w:t>Dasboard Admin</w:t>
      </w:r>
      <w:bookmarkEnd w:id="28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bookmarkStart w:id="287" w:name="_Toc33214917"/>
      <w:r>
        <w:rPr>
          <w:noProof/>
        </w:rPr>
        <w:lastRenderedPageBreak/>
        <w:drawing>
          <wp:anchor distT="0" distB="0" distL="114300" distR="114300" simplePos="0" relativeHeight="251803648" behindDoc="0" locked="0" layoutInCell="1" allowOverlap="1" wp14:anchorId="560165A8" wp14:editId="0EA5D313">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bookmarkEnd w:id="287"/>
    </w:p>
    <w:p w:rsidR="00716397" w:rsidRDefault="00716397" w:rsidP="00716397">
      <w:pPr>
        <w:jc w:val="center"/>
      </w:pPr>
      <w:bookmarkStart w:id="288"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8"/>
    </w:p>
    <w:p w:rsidR="00E70D18" w:rsidRDefault="00E70D18" w:rsidP="00716397">
      <w:pPr>
        <w:jc w:val="center"/>
      </w:pPr>
    </w:p>
    <w:p w:rsidR="00E70D18" w:rsidRPr="00716397" w:rsidRDefault="00E70D18" w:rsidP="00E70D18">
      <w:pPr>
        <w:pStyle w:val="Heading3"/>
      </w:pPr>
      <w:bookmarkStart w:id="289" w:name="_Toc33214918"/>
      <w:r>
        <w:rPr>
          <w:noProof/>
        </w:rPr>
        <w:drawing>
          <wp:anchor distT="0" distB="0" distL="114300" distR="114300" simplePos="0" relativeHeight="251804672" behindDoc="0" locked="0" layoutInCell="1" allowOverlap="1" wp14:anchorId="0A9F28BE" wp14:editId="16EAB447">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bookmarkEnd w:id="289"/>
    </w:p>
    <w:p w:rsidR="00E70D18" w:rsidRPr="00D43F72" w:rsidRDefault="00E70D18" w:rsidP="00E70D18">
      <w:pPr>
        <w:jc w:val="center"/>
        <w:rPr>
          <w:sz w:val="22"/>
        </w:rPr>
      </w:pPr>
      <w:bookmarkStart w:id="290"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0"/>
    </w:p>
    <w:p w:rsidR="00E70D18" w:rsidRDefault="00E70D18" w:rsidP="00E70D18">
      <w:pPr>
        <w:jc w:val="center"/>
      </w:pPr>
    </w:p>
    <w:p w:rsidR="00E70D18" w:rsidRDefault="00E70D18" w:rsidP="00E70D18">
      <w:pPr>
        <w:jc w:val="center"/>
      </w:pPr>
    </w:p>
    <w:p w:rsidR="00196B9A" w:rsidRDefault="00E70D18" w:rsidP="00196B9A">
      <w:pPr>
        <w:pStyle w:val="Heading3"/>
        <w:ind w:left="0" w:firstLine="0"/>
      </w:pPr>
      <w:bookmarkStart w:id="291" w:name="_Toc33214919"/>
      <w:r>
        <w:lastRenderedPageBreak/>
        <w:t>Implementasi Halaman Tambah Karyawan</w:t>
      </w:r>
      <w:bookmarkEnd w:id="291"/>
    </w:p>
    <w:p w:rsidR="00E70D18" w:rsidRDefault="00E70D18" w:rsidP="00196B9A">
      <w:pPr>
        <w:pStyle w:val="Gambar0"/>
      </w:pPr>
      <w:r>
        <w:br/>
      </w:r>
      <w:r>
        <w:rPr>
          <w:noProof/>
        </w:rPr>
        <w:drawing>
          <wp:inline distT="0" distB="0" distL="0" distR="0" wp14:anchorId="4512C48F" wp14:editId="7C0B87B3">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92"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2"/>
    </w:p>
    <w:p w:rsidR="00E70D18" w:rsidRPr="00E70D18" w:rsidRDefault="00E70D18" w:rsidP="00E70D18"/>
    <w:p w:rsidR="00A33D0C" w:rsidRDefault="0004047E" w:rsidP="0004047E">
      <w:pPr>
        <w:pStyle w:val="Heading3"/>
      </w:pPr>
      <w:bookmarkStart w:id="293" w:name="_Toc33214920"/>
      <w:r>
        <w:rPr>
          <w:noProof/>
        </w:rPr>
        <w:drawing>
          <wp:anchor distT="0" distB="0" distL="114300" distR="114300" simplePos="0" relativeHeight="251805696" behindDoc="1" locked="0" layoutInCell="1" allowOverlap="1" wp14:anchorId="6161D17D" wp14:editId="00AEA52C">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bookmarkEnd w:id="293"/>
    </w:p>
    <w:p w:rsidR="0004047E" w:rsidRPr="00D43F72" w:rsidRDefault="0004047E" w:rsidP="0004047E">
      <w:pPr>
        <w:jc w:val="center"/>
        <w:rPr>
          <w:sz w:val="22"/>
        </w:rPr>
      </w:pPr>
      <w:bookmarkStart w:id="294"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94"/>
    </w:p>
    <w:p w:rsidR="005E1ADB" w:rsidRDefault="005E1ADB" w:rsidP="0004047E">
      <w:pPr>
        <w:jc w:val="center"/>
      </w:pPr>
    </w:p>
    <w:p w:rsidR="005E1ADB" w:rsidRDefault="005E1ADB" w:rsidP="005E1ADB">
      <w:pPr>
        <w:pStyle w:val="Heading3"/>
      </w:pPr>
      <w:bookmarkStart w:id="295" w:name="_Toc33214921"/>
      <w:r>
        <w:lastRenderedPageBreak/>
        <w:t>Implementasi Halaman Formulir Employment Requisition (ER)</w:t>
      </w:r>
      <w:bookmarkEnd w:id="295"/>
    </w:p>
    <w:p w:rsidR="005E1ADB" w:rsidRPr="005E1ADB" w:rsidRDefault="005E1ADB" w:rsidP="005E1ADB">
      <w:r>
        <w:rPr>
          <w:noProof/>
        </w:rPr>
        <w:drawing>
          <wp:inline distT="0" distB="0" distL="0" distR="0" wp14:anchorId="470326A8" wp14:editId="5EEED22C">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96" w:name="_Toc33212382"/>
      <w:r>
        <w:t xml:space="preserve">Gambar </w:t>
      </w:r>
      <w:fldSimple w:instr=" SEQ Gambar \* ARABIC ">
        <w:r w:rsidR="000B3CD4">
          <w:rPr>
            <w:noProof/>
          </w:rPr>
          <w:t>21</w:t>
        </w:r>
      </w:fldSimple>
      <w:r>
        <w:t xml:space="preserve"> </w:t>
      </w:r>
      <w:r w:rsidRPr="008663CF">
        <w:t>Halaman</w:t>
      </w:r>
      <w:r>
        <w:t xml:space="preserve"> Formulir ER</w:t>
      </w:r>
      <w:bookmarkEnd w:id="296"/>
      <w:r w:rsidR="00CD3CF9">
        <w:br/>
      </w:r>
    </w:p>
    <w:p w:rsidR="00A33D0C" w:rsidRDefault="00D43F72" w:rsidP="005F70D5">
      <w:pPr>
        <w:pStyle w:val="Heading2"/>
      </w:pPr>
      <w:bookmarkStart w:id="297" w:name="_Toc33214922"/>
      <w:r>
        <w:t>Implementasi Database</w:t>
      </w:r>
      <w:bookmarkEnd w:id="297"/>
    </w:p>
    <w:p w:rsidR="00D43F72" w:rsidRPr="00D43F72" w:rsidRDefault="00182B5F" w:rsidP="00D43F72">
      <w:pPr>
        <w:pStyle w:val="Heading3"/>
      </w:pPr>
      <w:bookmarkStart w:id="298"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8"/>
    </w:p>
    <w:p w:rsidR="00D43F72" w:rsidRDefault="00D43F72" w:rsidP="00D43F72">
      <w:pPr>
        <w:jc w:val="center"/>
        <w:rPr>
          <w:sz w:val="22"/>
        </w:rPr>
      </w:pPr>
      <w:bookmarkStart w:id="299"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99"/>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lastRenderedPageBreak/>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0" w:name="_Toc33214924"/>
      <w:r>
        <w:t xml:space="preserve">Tabel </w:t>
      </w:r>
      <w:r w:rsidR="0004750C">
        <w:t>d</w:t>
      </w:r>
      <w:r w:rsidR="00FE6579">
        <w:t>epartemen</w:t>
      </w:r>
      <w:bookmarkEnd w:id="300"/>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1"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1"/>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2" w:name="_Toc33214925"/>
      <w:r>
        <w:t xml:space="preserve">Tabel </w:t>
      </w:r>
      <w:r w:rsidR="00F04044">
        <w:t>formulir</w:t>
      </w:r>
      <w:bookmarkEnd w:id="302"/>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3"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3"/>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4" w:name="_Toc33214926"/>
      <w:r>
        <w:t>Tabel jabatan</w:t>
      </w:r>
      <w:bookmarkEnd w:id="304"/>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5"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5"/>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6" w:name="_Toc33214927"/>
      <w:r>
        <w:t>Tabel k</w:t>
      </w:r>
      <w:r w:rsidR="00573537">
        <w:t>aryawan</w:t>
      </w:r>
      <w:bookmarkEnd w:id="306"/>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7"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7"/>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8" w:name="_Toc33214928"/>
      <w:r>
        <w:t>Tabel marital_status</w:t>
      </w:r>
      <w:bookmarkEnd w:id="308"/>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09"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09"/>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0" w:name="_Toc33214929"/>
      <w:r>
        <w:t>Tabel users</w:t>
      </w:r>
      <w:bookmarkEnd w:id="310"/>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1" w:name="_Toc33212389"/>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1"/>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2" w:name="_Toc33214930"/>
      <w:r>
        <w:t>Pengujian</w:t>
      </w:r>
      <w:bookmarkEnd w:id="312"/>
      <w:r>
        <w:t xml:space="preserve"> </w:t>
      </w:r>
    </w:p>
    <w:p w:rsidR="0079066F" w:rsidRPr="0079066F" w:rsidRDefault="0079066F" w:rsidP="0079066F">
      <w:pPr>
        <w:pStyle w:val="Heading3"/>
        <w:rPr>
          <w:b w:val="0"/>
        </w:rPr>
      </w:pPr>
      <w:bookmarkStart w:id="313" w:name="_Toc33214931"/>
      <w:r>
        <w:t>Deskripsi Pengujian</w:t>
      </w:r>
      <w:bookmarkEnd w:id="313"/>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0522CD" w:rsidRDefault="000522CD" w:rsidP="009E7791">
      <w:pPr>
        <w:pStyle w:val="ListParagraph"/>
        <w:numPr>
          <w:ilvl w:val="0"/>
          <w:numId w:val="27"/>
        </w:numPr>
        <w:spacing w:line="276" w:lineRule="auto"/>
      </w:pPr>
      <w:r>
        <w:t>Formulir disetujui</w:t>
      </w:r>
    </w:p>
    <w:p w:rsidR="000522CD" w:rsidRDefault="000522CD" w:rsidP="009E7791">
      <w:pPr>
        <w:pStyle w:val="ListParagraph"/>
        <w:numPr>
          <w:ilvl w:val="0"/>
          <w:numId w:val="27"/>
        </w:numPr>
        <w:spacing w:line="276" w:lineRule="auto"/>
      </w:pPr>
    </w:p>
    <w:p w:rsidR="0079066F" w:rsidRDefault="0079066F" w:rsidP="0079066F">
      <w:pPr>
        <w:pStyle w:val="ListParagraph"/>
        <w:spacing w:line="276" w:lineRule="auto"/>
      </w:pPr>
    </w:p>
    <w:p w:rsidR="0079066F" w:rsidRDefault="0079066F" w:rsidP="0079066F">
      <w:pPr>
        <w:pStyle w:val="Heading3"/>
      </w:pPr>
      <w:bookmarkStart w:id="314" w:name="_Toc29742844"/>
      <w:bookmarkStart w:id="315" w:name="_Toc30764376"/>
      <w:bookmarkStart w:id="316" w:name="_Toc33214932"/>
      <w:r w:rsidRPr="00BA6C87">
        <w:t>Hasil Pengujian</w:t>
      </w:r>
      <w:bookmarkEnd w:id="314"/>
      <w:bookmarkEnd w:id="315"/>
      <w:bookmarkEnd w:id="316"/>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7" w:name="_Toc33214933"/>
      <w:r>
        <w:lastRenderedPageBreak/>
        <w:t xml:space="preserve">BAB V </w:t>
      </w:r>
      <w:r>
        <w:br/>
        <w:t>KESIMPULAN DAN SARAN</w:t>
      </w:r>
      <w:bookmarkEnd w:id="317"/>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8" w:name="_Toc30015037"/>
      <w:bookmarkStart w:id="319" w:name="_Toc30016289"/>
      <w:bookmarkStart w:id="320" w:name="_Toc33214858"/>
      <w:bookmarkStart w:id="321" w:name="_Toc33214934"/>
      <w:bookmarkEnd w:id="318"/>
      <w:bookmarkEnd w:id="319"/>
      <w:bookmarkEnd w:id="320"/>
      <w:bookmarkEnd w:id="321"/>
    </w:p>
    <w:p w:rsidR="0038113A" w:rsidRDefault="0044479C" w:rsidP="0044479C">
      <w:pPr>
        <w:pStyle w:val="Heading2"/>
        <w:jc w:val="both"/>
        <w:rPr>
          <w:noProof/>
        </w:rPr>
      </w:pPr>
      <w:bookmarkStart w:id="322" w:name="_Toc33214935"/>
      <w:r>
        <w:t>Kesimpulan</w:t>
      </w:r>
      <w:bookmarkEnd w:id="322"/>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isition secara</w:t>
      </w:r>
      <w:r w:rsidR="00A56FDB">
        <w:t xml:space="preserve"> online.</w:t>
      </w:r>
      <w:r w:rsidR="003D5CA8">
        <w:t xml:space="preserve"> </w:t>
      </w:r>
    </w:p>
    <w:p w:rsidR="0044479C" w:rsidRPr="0044479C" w:rsidRDefault="0044479C" w:rsidP="0038113A">
      <w:pPr>
        <w:ind w:left="576"/>
        <w:rPr>
          <w:noProof/>
        </w:rPr>
      </w:pPr>
    </w:p>
    <w:p w:rsidR="0038113A" w:rsidRDefault="0038113A" w:rsidP="0038113A">
      <w:pPr>
        <w:pStyle w:val="Heading2"/>
        <w:jc w:val="both"/>
        <w:rPr>
          <w:noProof/>
        </w:rPr>
      </w:pPr>
      <w:bookmarkStart w:id="323" w:name="_Toc33214936"/>
      <w:r>
        <w:t>Saran</w:t>
      </w:r>
      <w:bookmarkEnd w:id="323"/>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4" w:name="_Toc33214937"/>
      <w:r w:rsidRPr="00A04CEB">
        <w:lastRenderedPageBreak/>
        <w:t>DAFTAR PUSTAKA</w:t>
      </w:r>
      <w:bookmarkEnd w:id="324"/>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5" w:name="_Toc33214938"/>
      <w:r>
        <w:lastRenderedPageBreak/>
        <w:t>LAMPIRAN HASIL PENGUJIAN</w:t>
      </w:r>
      <w:bookmarkEnd w:id="325"/>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6"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6"/>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340"/>
        <w:gridCol w:w="2790"/>
        <w:gridCol w:w="3690"/>
        <w:gridCol w:w="1620"/>
      </w:tblGrid>
      <w:tr w:rsidR="00482D26" w:rsidTr="000522CD">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340"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790" w:type="dxa"/>
            <w:shd w:val="clear" w:color="auto" w:fill="4BACC6" w:themeFill="accent5"/>
            <w:vAlign w:val="center"/>
          </w:tcPr>
          <w:p w:rsidR="00482D26" w:rsidRDefault="00482D26" w:rsidP="002B4577">
            <w:pPr>
              <w:pStyle w:val="ListParagraph"/>
              <w:ind w:left="0"/>
              <w:jc w:val="center"/>
              <w:rPr>
                <w:b/>
              </w:rPr>
            </w:pPr>
            <w:r>
              <w:rPr>
                <w:b/>
              </w:rPr>
              <w:t>Data</w:t>
            </w:r>
          </w:p>
        </w:tc>
        <w:tc>
          <w:tcPr>
            <w:tcW w:w="3690" w:type="dxa"/>
            <w:shd w:val="clear" w:color="auto" w:fill="4BACC6" w:themeFill="accent5"/>
            <w:vAlign w:val="center"/>
          </w:tcPr>
          <w:p w:rsidR="00482D26" w:rsidRDefault="00482D26" w:rsidP="002B4577">
            <w:pPr>
              <w:pStyle w:val="ListParagraph"/>
              <w:ind w:left="0"/>
              <w:jc w:val="center"/>
              <w:rPr>
                <w:b/>
              </w:rPr>
            </w:pPr>
            <w:r>
              <w:rPr>
                <w:b/>
              </w:rPr>
              <w:t>Aksi</w:t>
            </w:r>
          </w:p>
        </w:tc>
        <w:tc>
          <w:tcPr>
            <w:tcW w:w="162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0522CD">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340" w:type="dxa"/>
            <w:vAlign w:val="center"/>
          </w:tcPr>
          <w:p w:rsidR="00482D26" w:rsidRPr="00BD0E60" w:rsidRDefault="00482D26" w:rsidP="00BD0E60">
            <w:pPr>
              <w:pStyle w:val="ListParagraph"/>
              <w:ind w:left="0"/>
            </w:pPr>
            <w:r w:rsidRPr="00BD0E60">
              <w:t>Username dan password benar</w:t>
            </w:r>
          </w:p>
        </w:tc>
        <w:tc>
          <w:tcPr>
            <w:tcW w:w="2790"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690" w:type="dxa"/>
            <w:vAlign w:val="center"/>
          </w:tcPr>
          <w:p w:rsidR="00482D26" w:rsidRPr="00BD0E60" w:rsidRDefault="00482D26" w:rsidP="00BD0E60">
            <w:pPr>
              <w:pStyle w:val="ListParagraph"/>
              <w:ind w:left="0"/>
            </w:pPr>
            <w:r w:rsidRPr="00BD0E60">
              <w:t>Berhasil Login dan berpindah kehalaman admin</w:t>
            </w:r>
          </w:p>
        </w:tc>
        <w:tc>
          <w:tcPr>
            <w:tcW w:w="162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0522CD">
        <w:trPr>
          <w:trHeight w:val="708"/>
        </w:trPr>
        <w:tc>
          <w:tcPr>
            <w:tcW w:w="1255" w:type="dxa"/>
            <w:vMerge/>
            <w:vAlign w:val="center"/>
          </w:tcPr>
          <w:p w:rsidR="00482D26" w:rsidRDefault="00482D26" w:rsidP="00BD0E60">
            <w:pPr>
              <w:pStyle w:val="ListParagraph"/>
              <w:ind w:left="0"/>
              <w:rPr>
                <w:b/>
              </w:rPr>
            </w:pPr>
          </w:p>
        </w:tc>
        <w:tc>
          <w:tcPr>
            <w:tcW w:w="2340" w:type="dxa"/>
            <w:vAlign w:val="center"/>
          </w:tcPr>
          <w:p w:rsidR="00482D26" w:rsidRPr="00BD0E60" w:rsidRDefault="00482D26" w:rsidP="00BD0E60">
            <w:pPr>
              <w:pStyle w:val="ListParagraph"/>
              <w:ind w:left="0"/>
            </w:pPr>
            <w:r>
              <w:t>Username dan password salah</w:t>
            </w:r>
          </w:p>
        </w:tc>
        <w:tc>
          <w:tcPr>
            <w:tcW w:w="2790"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690" w:type="dxa"/>
            <w:vAlign w:val="center"/>
          </w:tcPr>
          <w:p w:rsidR="00482D26" w:rsidRPr="00BD0E60" w:rsidRDefault="00482D26" w:rsidP="00BD0E60">
            <w:pPr>
              <w:pStyle w:val="ListParagraph"/>
              <w:ind w:left="0"/>
            </w:pPr>
            <w:r w:rsidRPr="00BD0E60">
              <w:t>Menampilkan pesan user/password salah</w:t>
            </w:r>
          </w:p>
        </w:tc>
        <w:tc>
          <w:tcPr>
            <w:tcW w:w="1620" w:type="dxa"/>
            <w:vAlign w:val="center"/>
          </w:tcPr>
          <w:p w:rsidR="00482D26" w:rsidRDefault="00482D26" w:rsidP="00BD0E60">
            <w:pPr>
              <w:pStyle w:val="ListParagraph"/>
              <w:ind w:left="0"/>
              <w:jc w:val="center"/>
              <w:rPr>
                <w:b/>
              </w:rPr>
            </w:pPr>
            <w:r w:rsidRPr="00BD0E60">
              <w:rPr>
                <w:b/>
                <w:sz w:val="32"/>
              </w:rPr>
              <w:t>√</w:t>
            </w:r>
          </w:p>
        </w:tc>
      </w:tr>
      <w:tr w:rsidR="00482D26" w:rsidTr="000522CD">
        <w:trPr>
          <w:trHeight w:val="590"/>
        </w:trPr>
        <w:tc>
          <w:tcPr>
            <w:tcW w:w="1255" w:type="dxa"/>
            <w:vMerge/>
            <w:vAlign w:val="center"/>
          </w:tcPr>
          <w:p w:rsidR="00482D26" w:rsidRDefault="00482D26" w:rsidP="00A623DB">
            <w:pPr>
              <w:pStyle w:val="ListParagraph"/>
              <w:ind w:left="0"/>
              <w:rPr>
                <w:b/>
              </w:rPr>
            </w:pPr>
          </w:p>
        </w:tc>
        <w:tc>
          <w:tcPr>
            <w:tcW w:w="2340" w:type="dxa"/>
            <w:vAlign w:val="center"/>
          </w:tcPr>
          <w:p w:rsidR="00482D26" w:rsidRPr="00BD0E60" w:rsidRDefault="00482D26" w:rsidP="00A623DB">
            <w:pPr>
              <w:pStyle w:val="ListParagraph"/>
              <w:ind w:left="0"/>
            </w:pPr>
            <w:r w:rsidRPr="00BD0E60">
              <w:t>Username dan password benar</w:t>
            </w:r>
          </w:p>
        </w:tc>
        <w:tc>
          <w:tcPr>
            <w:tcW w:w="2790"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690" w:type="dxa"/>
            <w:vAlign w:val="center"/>
          </w:tcPr>
          <w:p w:rsidR="00482D26" w:rsidRPr="00BD0E60" w:rsidRDefault="00482D26" w:rsidP="00A623DB">
            <w:pPr>
              <w:pStyle w:val="ListParagraph"/>
              <w:ind w:left="0"/>
            </w:pPr>
            <w:r w:rsidRPr="00BD0E60">
              <w:t>Berhasil Login dan berpindah k</w:t>
            </w:r>
            <w:r>
              <w:t>ehalaman pic</w:t>
            </w:r>
          </w:p>
        </w:tc>
        <w:tc>
          <w:tcPr>
            <w:tcW w:w="1620" w:type="dxa"/>
            <w:vAlign w:val="center"/>
          </w:tcPr>
          <w:p w:rsidR="00482D26" w:rsidRDefault="00482D26" w:rsidP="00A623DB">
            <w:pPr>
              <w:pStyle w:val="ListParagraph"/>
              <w:ind w:left="0"/>
              <w:jc w:val="center"/>
              <w:rPr>
                <w:b/>
              </w:rPr>
            </w:pPr>
            <w:r w:rsidRPr="00BD0E60">
              <w:rPr>
                <w:b/>
                <w:sz w:val="32"/>
              </w:rPr>
              <w:t>√</w:t>
            </w:r>
          </w:p>
        </w:tc>
      </w:tr>
      <w:tr w:rsidR="00482D26" w:rsidTr="000522CD">
        <w:trPr>
          <w:trHeight w:val="643"/>
        </w:trPr>
        <w:tc>
          <w:tcPr>
            <w:tcW w:w="1255" w:type="dxa"/>
            <w:vMerge/>
            <w:vAlign w:val="center"/>
          </w:tcPr>
          <w:p w:rsidR="00482D26" w:rsidRDefault="00482D26" w:rsidP="00A623DB">
            <w:pPr>
              <w:pStyle w:val="ListParagraph"/>
              <w:ind w:left="0"/>
              <w:rPr>
                <w:b/>
              </w:rPr>
            </w:pPr>
          </w:p>
        </w:tc>
        <w:tc>
          <w:tcPr>
            <w:tcW w:w="2340" w:type="dxa"/>
            <w:vAlign w:val="center"/>
          </w:tcPr>
          <w:p w:rsidR="00482D26" w:rsidRPr="00BD0E60" w:rsidRDefault="00482D26" w:rsidP="00A623DB">
            <w:pPr>
              <w:pStyle w:val="ListParagraph"/>
              <w:ind w:left="0"/>
            </w:pPr>
            <w:r>
              <w:t>Username dan password salah</w:t>
            </w:r>
          </w:p>
        </w:tc>
        <w:tc>
          <w:tcPr>
            <w:tcW w:w="2790"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690" w:type="dxa"/>
            <w:vAlign w:val="center"/>
          </w:tcPr>
          <w:p w:rsidR="00482D26" w:rsidRPr="00BD0E60" w:rsidRDefault="00482D26" w:rsidP="00A623DB">
            <w:pPr>
              <w:pStyle w:val="ListParagraph"/>
              <w:ind w:left="0"/>
            </w:pPr>
            <w:r w:rsidRPr="00BD0E60">
              <w:t>Menampilkan pesan user/password salah</w:t>
            </w:r>
          </w:p>
        </w:tc>
        <w:tc>
          <w:tcPr>
            <w:tcW w:w="1620" w:type="dxa"/>
            <w:vAlign w:val="center"/>
          </w:tcPr>
          <w:p w:rsidR="00482D26" w:rsidRDefault="00482D26" w:rsidP="00A623DB">
            <w:pPr>
              <w:pStyle w:val="ListParagraph"/>
              <w:ind w:left="0"/>
              <w:jc w:val="center"/>
              <w:rPr>
                <w:b/>
              </w:rPr>
            </w:pPr>
            <w:r w:rsidRPr="00BD0E60">
              <w:rPr>
                <w:b/>
                <w:sz w:val="32"/>
              </w:rPr>
              <w:t>√</w:t>
            </w:r>
          </w:p>
        </w:tc>
      </w:tr>
      <w:tr w:rsidR="00482D26" w:rsidTr="000522CD">
        <w:trPr>
          <w:trHeight w:val="870"/>
        </w:trPr>
        <w:tc>
          <w:tcPr>
            <w:tcW w:w="1255" w:type="dxa"/>
            <w:vMerge/>
            <w:vAlign w:val="center"/>
          </w:tcPr>
          <w:p w:rsidR="00482D26" w:rsidRDefault="00482D26" w:rsidP="002F380C">
            <w:pPr>
              <w:pStyle w:val="ListParagraph"/>
              <w:ind w:left="0"/>
              <w:rPr>
                <w:b/>
              </w:rPr>
            </w:pPr>
          </w:p>
        </w:tc>
        <w:tc>
          <w:tcPr>
            <w:tcW w:w="2340" w:type="dxa"/>
            <w:vAlign w:val="center"/>
          </w:tcPr>
          <w:p w:rsidR="00482D26" w:rsidRPr="00BD0E60" w:rsidRDefault="00482D26" w:rsidP="002F380C">
            <w:pPr>
              <w:pStyle w:val="ListParagraph"/>
              <w:ind w:left="0"/>
            </w:pPr>
            <w:r w:rsidRPr="00BD0E60">
              <w:t>Username dan password benar</w:t>
            </w:r>
          </w:p>
        </w:tc>
        <w:tc>
          <w:tcPr>
            <w:tcW w:w="2790"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690" w:type="dxa"/>
            <w:vAlign w:val="center"/>
          </w:tcPr>
          <w:p w:rsidR="00482D26" w:rsidRPr="00BD0E60" w:rsidRDefault="00482D26" w:rsidP="002F380C">
            <w:pPr>
              <w:pStyle w:val="ListParagraph"/>
              <w:ind w:left="0"/>
            </w:pPr>
            <w:r w:rsidRPr="00BD0E60">
              <w:t>Berhasil Login dan berpindah k</w:t>
            </w:r>
            <w:r>
              <w:t>ehalaman manager</w:t>
            </w:r>
          </w:p>
        </w:tc>
        <w:tc>
          <w:tcPr>
            <w:tcW w:w="1620" w:type="dxa"/>
            <w:vAlign w:val="center"/>
          </w:tcPr>
          <w:p w:rsidR="00482D26" w:rsidRDefault="00482D26" w:rsidP="002F380C">
            <w:pPr>
              <w:pStyle w:val="ListParagraph"/>
              <w:ind w:left="0"/>
              <w:jc w:val="center"/>
              <w:rPr>
                <w:b/>
              </w:rPr>
            </w:pPr>
            <w:r w:rsidRPr="00BD0E60">
              <w:rPr>
                <w:b/>
                <w:sz w:val="32"/>
              </w:rPr>
              <w:t>√</w:t>
            </w:r>
          </w:p>
        </w:tc>
      </w:tr>
      <w:tr w:rsidR="00482D26" w:rsidTr="000522CD">
        <w:trPr>
          <w:trHeight w:val="615"/>
        </w:trPr>
        <w:tc>
          <w:tcPr>
            <w:tcW w:w="1255" w:type="dxa"/>
            <w:vMerge/>
            <w:vAlign w:val="center"/>
          </w:tcPr>
          <w:p w:rsidR="00482D26" w:rsidRDefault="00482D26" w:rsidP="002F380C">
            <w:pPr>
              <w:pStyle w:val="ListParagraph"/>
              <w:ind w:left="0"/>
              <w:rPr>
                <w:b/>
              </w:rPr>
            </w:pPr>
          </w:p>
        </w:tc>
        <w:tc>
          <w:tcPr>
            <w:tcW w:w="2340" w:type="dxa"/>
            <w:vAlign w:val="center"/>
          </w:tcPr>
          <w:p w:rsidR="00482D26" w:rsidRPr="00BD0E60" w:rsidRDefault="00482D26" w:rsidP="002F380C">
            <w:pPr>
              <w:pStyle w:val="ListParagraph"/>
              <w:ind w:left="0"/>
            </w:pPr>
            <w:r>
              <w:t>Username dan password salah</w:t>
            </w:r>
          </w:p>
        </w:tc>
        <w:tc>
          <w:tcPr>
            <w:tcW w:w="2790"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690" w:type="dxa"/>
            <w:vAlign w:val="center"/>
          </w:tcPr>
          <w:p w:rsidR="00482D26" w:rsidRPr="00BD0E60" w:rsidRDefault="00482D26" w:rsidP="002F380C">
            <w:pPr>
              <w:pStyle w:val="ListParagraph"/>
              <w:ind w:left="0"/>
            </w:pPr>
            <w:r w:rsidRPr="00BD0E60">
              <w:t>Menampilkan pesan user/password salah</w:t>
            </w:r>
          </w:p>
        </w:tc>
        <w:tc>
          <w:tcPr>
            <w:tcW w:w="162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7"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7"/>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8"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8"/>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2E7502">
        <w:trPr>
          <w:trHeight w:val="258"/>
        </w:trPr>
        <w:tc>
          <w:tcPr>
            <w:tcW w:w="1176" w:type="dxa"/>
            <w:shd w:val="clear" w:color="auto" w:fill="4BACC6" w:themeFill="accent5"/>
            <w:vAlign w:val="center"/>
          </w:tcPr>
          <w:p w:rsidR="00482D26" w:rsidRDefault="00482D26" w:rsidP="000522CD">
            <w:pPr>
              <w:pStyle w:val="ListParagraph"/>
              <w:ind w:left="0"/>
              <w:jc w:val="center"/>
              <w:rPr>
                <w:b/>
              </w:rPr>
            </w:pPr>
            <w:r>
              <w:rPr>
                <w:b/>
              </w:rPr>
              <w:t>Halaman</w:t>
            </w:r>
          </w:p>
        </w:tc>
        <w:tc>
          <w:tcPr>
            <w:tcW w:w="2604" w:type="dxa"/>
            <w:shd w:val="clear" w:color="auto" w:fill="4BACC6" w:themeFill="accent5"/>
            <w:vAlign w:val="center"/>
          </w:tcPr>
          <w:p w:rsidR="00482D26" w:rsidRDefault="00482D26" w:rsidP="000522CD">
            <w:pPr>
              <w:pStyle w:val="ListParagraph"/>
              <w:ind w:left="0"/>
              <w:jc w:val="center"/>
              <w:rPr>
                <w:b/>
              </w:rPr>
            </w:pPr>
            <w:r>
              <w:rPr>
                <w:b/>
              </w:rPr>
              <w:t>Pengujian</w:t>
            </w:r>
          </w:p>
        </w:tc>
        <w:tc>
          <w:tcPr>
            <w:tcW w:w="2250" w:type="dxa"/>
            <w:shd w:val="clear" w:color="auto" w:fill="4BACC6" w:themeFill="accent5"/>
            <w:vAlign w:val="center"/>
          </w:tcPr>
          <w:p w:rsidR="00482D26" w:rsidRDefault="00482D26" w:rsidP="000522CD">
            <w:pPr>
              <w:pStyle w:val="ListParagraph"/>
              <w:ind w:left="0"/>
              <w:jc w:val="center"/>
              <w:rPr>
                <w:b/>
              </w:rPr>
            </w:pPr>
            <w:r>
              <w:rPr>
                <w:b/>
              </w:rPr>
              <w:t>Data</w:t>
            </w:r>
          </w:p>
        </w:tc>
        <w:tc>
          <w:tcPr>
            <w:tcW w:w="3719" w:type="dxa"/>
            <w:shd w:val="clear" w:color="auto" w:fill="4BACC6" w:themeFill="accent5"/>
            <w:vAlign w:val="center"/>
          </w:tcPr>
          <w:p w:rsidR="00482D26" w:rsidRDefault="00482D26" w:rsidP="000522CD">
            <w:pPr>
              <w:pStyle w:val="ListParagraph"/>
              <w:ind w:left="0"/>
              <w:jc w:val="center"/>
              <w:rPr>
                <w:b/>
              </w:rPr>
            </w:pPr>
            <w:r>
              <w:rPr>
                <w:b/>
              </w:rPr>
              <w:t>Aksi</w:t>
            </w:r>
          </w:p>
        </w:tc>
        <w:tc>
          <w:tcPr>
            <w:tcW w:w="1177" w:type="dxa"/>
            <w:shd w:val="clear" w:color="auto" w:fill="4BACC6" w:themeFill="accent5"/>
            <w:vAlign w:val="center"/>
          </w:tcPr>
          <w:p w:rsidR="00482D26" w:rsidRDefault="00482D26" w:rsidP="000522CD">
            <w:pPr>
              <w:pStyle w:val="ListParagraph"/>
              <w:ind w:left="0"/>
              <w:jc w:val="center"/>
              <w:rPr>
                <w:b/>
              </w:rPr>
            </w:pPr>
            <w:r>
              <w:rPr>
                <w:b/>
              </w:rPr>
              <w:t>Validasi</w:t>
            </w:r>
          </w:p>
        </w:tc>
        <w:bookmarkStart w:id="329" w:name="_GoBack"/>
        <w:bookmarkEnd w:id="329"/>
      </w:tr>
      <w:tr w:rsidR="00482D26" w:rsidTr="002E7502">
        <w:trPr>
          <w:trHeight w:val="653"/>
        </w:trPr>
        <w:tc>
          <w:tcPr>
            <w:tcW w:w="1176" w:type="dxa"/>
            <w:vAlign w:val="center"/>
          </w:tcPr>
          <w:p w:rsidR="00482D26" w:rsidRDefault="00482D26" w:rsidP="000522CD">
            <w:pPr>
              <w:pStyle w:val="ListParagraph"/>
              <w:ind w:left="0"/>
              <w:rPr>
                <w:b/>
              </w:rPr>
            </w:pPr>
            <w:r>
              <w:rPr>
                <w:b/>
              </w:rPr>
              <w:t>Admin</w:t>
            </w:r>
          </w:p>
        </w:tc>
        <w:tc>
          <w:tcPr>
            <w:tcW w:w="2604" w:type="dxa"/>
            <w:vAlign w:val="center"/>
          </w:tcPr>
          <w:p w:rsidR="00482D26" w:rsidRPr="00BD0E60" w:rsidRDefault="00482D26" w:rsidP="000522CD">
            <w:pPr>
              <w:pStyle w:val="ListParagraph"/>
              <w:ind w:left="0"/>
            </w:pPr>
            <w:r>
              <w:t>Edit data karyawan</w:t>
            </w:r>
          </w:p>
        </w:tc>
        <w:tc>
          <w:tcPr>
            <w:tcW w:w="2250" w:type="dxa"/>
            <w:vAlign w:val="center"/>
          </w:tcPr>
          <w:p w:rsidR="00482D26" w:rsidRDefault="00482D26" w:rsidP="000522CD">
            <w:pPr>
              <w:pStyle w:val="ListParagraph"/>
              <w:ind w:left="0"/>
              <w:rPr>
                <w:b/>
              </w:rPr>
            </w:pPr>
            <w:r>
              <w:t>Data karyawan</w:t>
            </w:r>
          </w:p>
        </w:tc>
        <w:tc>
          <w:tcPr>
            <w:tcW w:w="3719" w:type="dxa"/>
            <w:vAlign w:val="center"/>
          </w:tcPr>
          <w:p w:rsidR="00482D26" w:rsidRPr="00BD0E60" w:rsidRDefault="00482D26" w:rsidP="000522CD">
            <w:pPr>
              <w:pStyle w:val="ListParagraph"/>
              <w:ind w:left="0"/>
            </w:pPr>
            <w:r>
              <w:t>Berhasil edit data karyawan dan berpindah ke dashboard admin</w:t>
            </w:r>
          </w:p>
        </w:tc>
        <w:tc>
          <w:tcPr>
            <w:tcW w:w="1177" w:type="dxa"/>
            <w:vAlign w:val="center"/>
          </w:tcPr>
          <w:p w:rsidR="00482D26" w:rsidRDefault="00482D26" w:rsidP="000522CD">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787"/>
        <w:gridCol w:w="1170"/>
      </w:tblGrid>
      <w:tr w:rsidR="00482D26" w:rsidTr="000522CD">
        <w:trPr>
          <w:trHeight w:val="258"/>
        </w:trPr>
        <w:tc>
          <w:tcPr>
            <w:tcW w:w="1245" w:type="dxa"/>
            <w:shd w:val="clear" w:color="auto" w:fill="4BACC6" w:themeFill="accent5"/>
            <w:vAlign w:val="center"/>
          </w:tcPr>
          <w:p w:rsidR="00482D26" w:rsidRDefault="00482D26" w:rsidP="000522CD">
            <w:pPr>
              <w:pStyle w:val="ListParagraph"/>
              <w:ind w:left="0"/>
              <w:jc w:val="center"/>
              <w:rPr>
                <w:b/>
              </w:rPr>
            </w:pPr>
            <w:r>
              <w:rPr>
                <w:b/>
              </w:rPr>
              <w:t>Halaman</w:t>
            </w:r>
          </w:p>
        </w:tc>
        <w:tc>
          <w:tcPr>
            <w:tcW w:w="2558" w:type="dxa"/>
            <w:shd w:val="clear" w:color="auto" w:fill="4BACC6" w:themeFill="accent5"/>
            <w:vAlign w:val="center"/>
          </w:tcPr>
          <w:p w:rsidR="00482D26" w:rsidRDefault="00482D26" w:rsidP="000522CD">
            <w:pPr>
              <w:pStyle w:val="ListParagraph"/>
              <w:ind w:left="0"/>
              <w:jc w:val="center"/>
              <w:rPr>
                <w:b/>
              </w:rPr>
            </w:pPr>
            <w:r>
              <w:rPr>
                <w:b/>
              </w:rPr>
              <w:t>Pengujian</w:t>
            </w:r>
          </w:p>
        </w:tc>
        <w:tc>
          <w:tcPr>
            <w:tcW w:w="2220" w:type="dxa"/>
            <w:shd w:val="clear" w:color="auto" w:fill="4BACC6" w:themeFill="accent5"/>
            <w:vAlign w:val="center"/>
          </w:tcPr>
          <w:p w:rsidR="00482D26" w:rsidRDefault="00482D26" w:rsidP="000522CD">
            <w:pPr>
              <w:pStyle w:val="ListParagraph"/>
              <w:ind w:left="0"/>
              <w:jc w:val="center"/>
              <w:rPr>
                <w:b/>
              </w:rPr>
            </w:pPr>
            <w:r>
              <w:rPr>
                <w:b/>
              </w:rPr>
              <w:t>Data</w:t>
            </w:r>
          </w:p>
        </w:tc>
        <w:tc>
          <w:tcPr>
            <w:tcW w:w="3787" w:type="dxa"/>
            <w:shd w:val="clear" w:color="auto" w:fill="4BACC6" w:themeFill="accent5"/>
            <w:vAlign w:val="center"/>
          </w:tcPr>
          <w:p w:rsidR="00482D26" w:rsidRDefault="00482D26" w:rsidP="000522CD">
            <w:pPr>
              <w:pStyle w:val="ListParagraph"/>
              <w:ind w:left="0"/>
              <w:jc w:val="center"/>
              <w:rPr>
                <w:b/>
              </w:rPr>
            </w:pPr>
            <w:r>
              <w:rPr>
                <w:b/>
              </w:rPr>
              <w:t>Aksi</w:t>
            </w:r>
          </w:p>
        </w:tc>
        <w:tc>
          <w:tcPr>
            <w:tcW w:w="1170" w:type="dxa"/>
            <w:shd w:val="clear" w:color="auto" w:fill="4BACC6" w:themeFill="accent5"/>
            <w:vAlign w:val="center"/>
          </w:tcPr>
          <w:p w:rsidR="00482D26" w:rsidRDefault="00482D26" w:rsidP="000522CD">
            <w:pPr>
              <w:pStyle w:val="ListParagraph"/>
              <w:ind w:left="0"/>
              <w:jc w:val="center"/>
              <w:rPr>
                <w:b/>
              </w:rPr>
            </w:pPr>
            <w:r>
              <w:rPr>
                <w:b/>
              </w:rPr>
              <w:t>Validasi</w:t>
            </w:r>
          </w:p>
        </w:tc>
      </w:tr>
      <w:tr w:rsidR="00482D26" w:rsidTr="000522CD">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787" w:type="dxa"/>
            <w:vAlign w:val="center"/>
          </w:tcPr>
          <w:p w:rsidR="00482D26" w:rsidRPr="00BD0E60" w:rsidRDefault="00482D26" w:rsidP="00482D26">
            <w:pPr>
              <w:pStyle w:val="ListParagraph"/>
              <w:ind w:left="0"/>
            </w:pPr>
            <w:r>
              <w:t>Berhasil hapus data karyawan dan berpindah ke dashboard admin</w:t>
            </w:r>
          </w:p>
        </w:tc>
        <w:tc>
          <w:tcPr>
            <w:tcW w:w="1170"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0F84" w:rsidRDefault="00EC0F84" w:rsidP="00C83953">
      <w:r>
        <w:separator/>
      </w:r>
    </w:p>
    <w:p w:rsidR="00EC0F84" w:rsidRDefault="00EC0F84"/>
    <w:p w:rsidR="00EC0F84" w:rsidRDefault="00EC0F84"/>
    <w:p w:rsidR="00EC0F84" w:rsidRDefault="00EC0F84" w:rsidP="000A232B"/>
  </w:endnote>
  <w:endnote w:type="continuationSeparator" w:id="0">
    <w:p w:rsidR="00EC0F84" w:rsidRDefault="00EC0F84" w:rsidP="00C83953">
      <w:r>
        <w:continuationSeparator/>
      </w:r>
    </w:p>
    <w:p w:rsidR="00EC0F84" w:rsidRDefault="00EC0F84"/>
    <w:p w:rsidR="00EC0F84" w:rsidRDefault="00EC0F84"/>
    <w:p w:rsidR="00EC0F84" w:rsidRDefault="00EC0F84"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0522CD" w:rsidRDefault="000522CD" w:rsidP="005D1685">
        <w:pPr>
          <w:pStyle w:val="Footer"/>
          <w:jc w:val="center"/>
        </w:pPr>
        <w:r>
          <w:fldChar w:fldCharType="begin"/>
        </w:r>
        <w:r>
          <w:instrText xml:space="preserve"> PAGE   \* MERGEFORMAT </w:instrText>
        </w:r>
        <w:r>
          <w:fldChar w:fldCharType="separate"/>
        </w:r>
        <w:r w:rsidR="0051437C">
          <w:rPr>
            <w:noProof/>
          </w:rPr>
          <w:t>39</w:t>
        </w:r>
        <w:r>
          <w:rPr>
            <w:noProof/>
          </w:rPr>
          <w:fldChar w:fldCharType="end"/>
        </w:r>
      </w:p>
    </w:sdtContent>
  </w:sdt>
  <w:p w:rsidR="000522CD" w:rsidRDefault="000522CD" w:rsidP="00C83953">
    <w:pPr>
      <w:pStyle w:val="Footer"/>
    </w:pPr>
  </w:p>
  <w:p w:rsidR="000522CD" w:rsidRDefault="000522CD"/>
  <w:p w:rsidR="000522CD" w:rsidRDefault="000522CD"/>
  <w:p w:rsidR="000522CD" w:rsidRDefault="000522CD"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0522CD" w:rsidRDefault="000522CD">
        <w:pPr>
          <w:pStyle w:val="Footer"/>
          <w:jc w:val="center"/>
        </w:pPr>
        <w:r>
          <w:fldChar w:fldCharType="begin"/>
        </w:r>
        <w:r>
          <w:instrText xml:space="preserve"> PAGE   \* MERGEFORMAT </w:instrText>
        </w:r>
        <w:r>
          <w:fldChar w:fldCharType="separate"/>
        </w:r>
        <w:r w:rsidR="002E7502">
          <w:rPr>
            <w:noProof/>
          </w:rPr>
          <w:t>1</w:t>
        </w:r>
        <w:r>
          <w:rPr>
            <w:noProof/>
          </w:rPr>
          <w:fldChar w:fldCharType="end"/>
        </w:r>
      </w:p>
    </w:sdtContent>
  </w:sdt>
  <w:p w:rsidR="000522CD" w:rsidRDefault="000522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0F84" w:rsidRDefault="00EC0F84" w:rsidP="00C83953">
      <w:r>
        <w:separator/>
      </w:r>
    </w:p>
    <w:p w:rsidR="00EC0F84" w:rsidRDefault="00EC0F84"/>
    <w:p w:rsidR="00EC0F84" w:rsidRDefault="00EC0F84"/>
    <w:p w:rsidR="00EC0F84" w:rsidRDefault="00EC0F84" w:rsidP="000A232B"/>
  </w:footnote>
  <w:footnote w:type="continuationSeparator" w:id="0">
    <w:p w:rsidR="00EC0F84" w:rsidRDefault="00EC0F84" w:rsidP="00C83953">
      <w:r>
        <w:continuationSeparator/>
      </w:r>
    </w:p>
    <w:p w:rsidR="00EC0F84" w:rsidRDefault="00EC0F84"/>
    <w:p w:rsidR="00EC0F84" w:rsidRDefault="00EC0F84"/>
    <w:p w:rsidR="00EC0F84" w:rsidRDefault="00EC0F84"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22CD"/>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E7502"/>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232C"/>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37C"/>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56FDB"/>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6930"/>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0F84"/>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DA9FB9"/>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63640-CFCD-4D3D-B77C-FCACD707F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50</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111</cp:revision>
  <cp:lastPrinted>2020-02-21T10:37:00Z</cp:lastPrinted>
  <dcterms:created xsi:type="dcterms:W3CDTF">2020-01-15T12:28:00Z</dcterms:created>
  <dcterms:modified xsi:type="dcterms:W3CDTF">2020-03-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